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80E85">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80E85">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3C498F"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80E85">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3C498F"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3C498F"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lastRenderedPageBreak/>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3C498F"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3C498F"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lastRenderedPageBreak/>
        <w:t>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w:t>
      </w:r>
      <w:r w:rsidR="00F223EA">
        <w:rPr>
          <w:rFonts w:ascii="Times New Roman" w:hAnsi="Times New Roman" w:cs="Times New Roman"/>
          <w:sz w:val="24"/>
          <w:szCs w:val="24"/>
        </w:rPr>
        <w:t>iting time reduction strategies: any TPS’s waiting time is also the waiting time difference between it and O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3C498F"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3C498F"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2D29DE" w:rsidRDefault="00123604" w:rsidP="007A4AA4">
      <w:pPr>
        <w:rPr>
          <w:rFonts w:ascii="Times New Roman" w:hAnsi="Times New Roman" w:cs="Times New Roman"/>
          <w:sz w:val="24"/>
          <w:szCs w:val="24"/>
        </w:rPr>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rsidR="009B5263" w:rsidRDefault="00114B9A" w:rsidP="002D29DE">
      <w:pPr>
        <w:ind w:firstLine="720"/>
        <w:rPr>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w:t>
      </w:r>
      <w:r w:rsidR="00DA680E">
        <w:rPr>
          <w:rFonts w:ascii="Times New Roman" w:hAnsi="Times New Roman" w:cs="Times New Roman"/>
          <w:sz w:val="24"/>
          <w:szCs w:val="24"/>
        </w:rPr>
        <w:t xml:space="preserve">and </w:t>
      </w:r>
      <w:r w:rsidR="00985FE6">
        <w:rPr>
          <w:rFonts w:ascii="Times New Roman" w:hAnsi="Times New Roman" w:cs="Times New Roman"/>
          <w:sz w:val="24"/>
          <w:szCs w:val="24"/>
        </w:rPr>
        <w:t xml:space="preserve">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lastRenderedPageBreak/>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3C498F">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3C498F">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3C498F">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3C498F">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hint="eastAsia"/>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 xml:space="preserve">trip, which is from PR </w:t>
      </w:r>
      <w:r w:rsidR="00DA680E">
        <w:rPr>
          <w:rFonts w:ascii="Times New Roman" w:hAnsi="Times New Roman" w:cs="Times New Roman"/>
          <w:sz w:val="24"/>
          <w:szCs w:val="24"/>
        </w:rPr>
        <w:t>TPS</w:t>
      </w:r>
      <w:r w:rsidR="00F7116C">
        <w:rPr>
          <w:rFonts w:ascii="Times New Roman" w:hAnsi="Times New Roman" w:cs="Times New Roman"/>
          <w:sz w:val="24"/>
          <w:szCs w:val="24"/>
        </w:rPr>
        <w:t xml:space="preserve"> family.</w:t>
      </w:r>
      <w:r w:rsidR="003E66E6">
        <w:rPr>
          <w:rFonts w:ascii="Times New Roman" w:hAnsi="Times New Roman" w:cs="Times New Roman"/>
          <w:sz w:val="24"/>
          <w:szCs w:val="24"/>
        </w:rPr>
        <w:t xml:space="preserve"> Correspondingly, we need to find an optimal PR </w:t>
      </w:r>
      <w:r w:rsidR="00F223EA">
        <w:rPr>
          <w:rFonts w:ascii="Times New Roman" w:hAnsi="Times New Roman" w:cs="Times New Roman"/>
          <w:sz w:val="24"/>
          <w:szCs w:val="24"/>
        </w:rPr>
        <w:t>TPS</w:t>
      </w:r>
      <w:r w:rsidR="003E66E6">
        <w:rPr>
          <w:rFonts w:ascii="Times New Roman" w:hAnsi="Times New Roman" w:cs="Times New Roman"/>
          <w:sz w:val="24"/>
          <w:szCs w:val="24"/>
        </w:rPr>
        <w:t xml:space="preserve">: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F223EA">
        <w:rPr>
          <w:rFonts w:ascii="Times New Roman" w:hAnsi="Times New Roman" w:cs="Times New Roman"/>
          <w:sz w:val="24"/>
          <w:szCs w:val="24"/>
        </w:rPr>
        <w:t>TPS</w:t>
      </w:r>
      <w:r>
        <w:rPr>
          <w:rFonts w:ascii="Times New Roman" w:hAnsi="Times New Roman" w:cs="Times New Roman"/>
          <w:sz w:val="24"/>
          <w:szCs w:val="24"/>
        </w:rPr>
        <w:t xml:space="preserve">,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8)</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14</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A3D2C">
        <w:rPr>
          <w:rFonts w:ascii="Times New Roman" w:hAnsi="Times New Roman" w:cs="Times New Roman"/>
          <w:sz w:val="24"/>
          <w:szCs w:val="24"/>
        </w:rPr>
        <w:t xml:space="preserve">Figure </w:t>
      </w:r>
      <w:r w:rsidR="004A3D2C">
        <w:rPr>
          <w:rFonts w:ascii="Times New Roman" w:hAnsi="Times New Roman" w:cs="Times New Roman"/>
          <w:noProof/>
          <w:sz w:val="24"/>
          <w:szCs w:val="24"/>
        </w:rPr>
        <w:t>4</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80E85">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3C498F"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3C498F"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3C498F"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w:t>
      </w:r>
      <w:r w:rsidR="00331982">
        <w:t xml:space="preserve">corresponding </w:t>
      </w:r>
      <w:r>
        <w:t xml:space="preserve">buffer. If there are multiple </w:t>
      </w:r>
      <w:r w:rsidR="004A3D2C">
        <w:rPr>
          <w:rFonts w:hint="eastAsia"/>
        </w:rPr>
        <w:t>smal</w:t>
      </w:r>
      <w:r w:rsidR="004A3D2C">
        <w:t>lest waiting time</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For the first</w:t>
      </w:r>
      <w:r w:rsidR="00275C8E">
        <w:rPr>
          <w:rFonts w:ascii="Times New Roman" w:hAnsi="Times New Roman" w:cs="Times New Roman"/>
          <w:sz w:val="24"/>
          <w:szCs w:val="24"/>
        </w:rPr>
        <w:t xml:space="preserve"> dominating</w:t>
      </w:r>
      <w:r>
        <w:rPr>
          <w:rFonts w:ascii="Times New Roman" w:hAnsi="Times New Roman" w:cs="Times New Roman"/>
          <w:sz w:val="24"/>
          <w:szCs w:val="24"/>
        </w:rPr>
        <w:t xml:space="preserve"> step of the optimization process, the </w:t>
      </w:r>
      <w:r w:rsidR="00275C8E">
        <w:rPr>
          <w:rFonts w:ascii="Times New Roman" w:hAnsi="Times New Roman" w:cs="Times New Roman"/>
          <w:sz w:val="24"/>
          <w:szCs w:val="24"/>
        </w:rPr>
        <w:t xml:space="preserve">computation </w:t>
      </w:r>
      <w:r>
        <w:rPr>
          <w:rFonts w:ascii="Times New Roman" w:hAnsi="Times New Roman" w:cs="Times New Roman"/>
          <w:sz w:val="24"/>
          <w:szCs w:val="24"/>
        </w:rPr>
        <w:t xml:space="preserve">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045B8F">
        <w:rPr>
          <w:rFonts w:ascii="Times New Roman" w:hAnsi="Times New Roman" w:cs="Times New Roman"/>
          <w:sz w:val="24"/>
          <w:szCs w:val="24"/>
        </w:rPr>
        <w:t xml:space="preserve"> on a workstation with 40 virtual CPU cores</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08556D" w:rsidRPr="0008556D">
        <w:rPr>
          <w:rFonts w:ascii="Times New Roman" w:hAnsi="Times New Roman" w:cs="Times New Roman"/>
          <w:sz w:val="24"/>
          <w:szCs w:val="24"/>
          <w:highlight w:val="yellow"/>
        </w:rPr>
        <w:t xml:space="preserve">Insert astronomical numbers </w:t>
      </w:r>
      <w:r w:rsidR="006D691E">
        <w:rPr>
          <w:rFonts w:ascii="Times New Roman" w:hAnsi="Times New Roman" w:cs="Times New Roman"/>
          <w:sz w:val="24"/>
          <w:szCs w:val="24"/>
          <w:highlight w:val="yellow"/>
        </w:rPr>
        <w:t>to show</w:t>
      </w:r>
      <w:r w:rsidR="0008556D" w:rsidRPr="0008556D">
        <w:rPr>
          <w:rFonts w:ascii="Times New Roman" w:hAnsi="Times New Roman" w:cs="Times New Roman"/>
          <w:sz w:val="24"/>
          <w:szCs w:val="24"/>
          <w:highlight w:val="yellow"/>
        </w:rPr>
        <w:t xml:space="preserve"> off </w:t>
      </w:r>
      <w:r w:rsidR="006D691E">
        <w:rPr>
          <w:rFonts w:ascii="Times New Roman" w:hAnsi="Times New Roman" w:cs="Times New Roman"/>
          <w:sz w:val="24"/>
          <w:szCs w:val="24"/>
          <w:highlight w:val="yellow"/>
        </w:rPr>
        <w:t xml:space="preserve">about </w:t>
      </w:r>
      <w:r w:rsidR="0008556D" w:rsidRPr="0008556D">
        <w:rPr>
          <w:rFonts w:ascii="Times New Roman" w:hAnsi="Times New Roman" w:cs="Times New Roman"/>
          <w:sz w:val="24"/>
          <w:szCs w:val="24"/>
          <w:highlight w:val="yellow"/>
        </w:rPr>
        <w:t xml:space="preserve">our </w:t>
      </w:r>
      <w:r w:rsidR="0094064E">
        <w:rPr>
          <w:rFonts w:ascii="Times New Roman" w:hAnsi="Times New Roman" w:cs="Times New Roman"/>
          <w:sz w:val="24"/>
          <w:szCs w:val="24"/>
          <w:highlight w:val="yellow"/>
        </w:rPr>
        <w:t>hardware</w:t>
      </w:r>
      <w:r w:rsidR="0008556D" w:rsidRPr="0008556D">
        <w:rPr>
          <w:rFonts w:ascii="Times New Roman" w:hAnsi="Times New Roman" w:cs="Times New Roman"/>
          <w:sz w:val="24"/>
          <w:szCs w:val="24"/>
          <w:highlight w:val="yellow"/>
        </w:rPr>
        <w:t xml:space="preserve"> and coding skills</w:t>
      </w:r>
      <w:r w:rsidR="0008556D">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rsidR="009B5263"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5A5CBE">
        <w:rPr>
          <w:rFonts w:ascii="Times New Roman" w:hAnsi="Times New Roman" w:cs="Times New Roman"/>
          <w:sz w:val="24"/>
          <w:szCs w:val="24"/>
        </w:rPr>
        <w:t>Besides the computation of empirical performance, we developed a web-</w:t>
      </w:r>
      <w:r w:rsidR="00815004">
        <w:rPr>
          <w:rFonts w:ascii="Times New Roman" w:hAnsi="Times New Roman" w:cs="Times New Roman"/>
          <w:sz w:val="24"/>
          <w:szCs w:val="24"/>
        </w:rPr>
        <w:t>map</w:t>
      </w:r>
      <w:r w:rsidR="005A5CBE">
        <w:rPr>
          <w:rFonts w:ascii="Times New Roman" w:hAnsi="Times New Roman" w:cs="Times New Roman"/>
          <w:sz w:val="24"/>
          <w:szCs w:val="24"/>
        </w:rPr>
        <w:t xml:space="preserve"> interface that 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The interface is </w:t>
      </w:r>
      <w:r w:rsidR="008D5559">
        <w:rPr>
          <w:rFonts w:ascii="Times New Roman" w:hAnsi="Times New Roman" w:cs="Times New Roman"/>
          <w:sz w:val="24"/>
          <w:szCs w:val="24"/>
        </w:rPr>
        <w:t>written in</w:t>
      </w:r>
      <w:r w:rsidR="00353E12">
        <w:rPr>
          <w:rFonts w:ascii="Times New Roman" w:hAnsi="Times New Roman" w:cs="Times New Roman"/>
          <w:sz w:val="24"/>
          <w:szCs w:val="24"/>
        </w:rPr>
        <w:t xml:space="preserve"> JavaScript and Leaflet.</w:t>
      </w:r>
      <w:r w:rsidR="005A5CBE">
        <w:rPr>
          <w:rFonts w:ascii="Times New Roman" w:hAnsi="Times New Roman" w:cs="Times New Roman"/>
          <w:sz w:val="24"/>
          <w:szCs w:val="24"/>
        </w:rPr>
        <w:t xml:space="preserve"> </w:t>
      </w:r>
      <w:r w:rsidR="00717F3C">
        <w:rPr>
          <w:rFonts w:ascii="Times New Roman" w:hAnsi="Times New Roman" w:cs="Times New Roman"/>
          <w:sz w:val="24"/>
          <w:szCs w:val="24"/>
        </w:rPr>
        <w:t>When mapping the results, we assume that people’s walking is based on Euclidean distance and their walking speed is 1.4 meters per seconds.</w:t>
      </w:r>
    </w:p>
    <w:p w:rsidR="004E18A7" w:rsidRDefault="004E18A7"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P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bookmarkStart w:id="11" w:name="_GoBack"/>
      <w:bookmarkEnd w:id="11"/>
    </w:p>
    <w:p w:rsidR="00002743" w:rsidRDefault="00002743" w:rsidP="00002743">
      <w:pPr>
        <w:pStyle w:val="Italic"/>
        <w:numPr>
          <w:ilvl w:val="1"/>
          <w:numId w:val="7"/>
        </w:numPr>
        <w:rPr>
          <w:i w:val="0"/>
        </w:rPr>
      </w:pPr>
      <w:r>
        <w:rPr>
          <w:i w:val="0"/>
        </w:rPr>
        <w:t xml:space="preserve">The </w:t>
      </w:r>
      <w:r w:rsidR="00386AD4">
        <w:rPr>
          <w:i w:val="0"/>
        </w:rPr>
        <w:t>parameters</w:t>
      </w:r>
      <w:r w:rsidR="005C1F68">
        <w:rPr>
          <w:i w:val="0"/>
        </w:rPr>
        <w:t xml:space="preserve"> of prudent r</w:t>
      </w:r>
      <w:r>
        <w:rPr>
          <w:i w:val="0"/>
        </w:rPr>
        <w:t>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941B14"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15pt">
            <v:imagedata r:id="rId13" o:title="buffer_and_missrisk"/>
          </v:shape>
        </w:pict>
      </w:r>
    </w:p>
    <w:p w:rsidR="004430FF" w:rsidRDefault="009506BF" w:rsidP="007C65AE">
      <w:pPr>
        <w:pStyle w:val="TimesNewRoman"/>
        <w:jc w:val="center"/>
      </w:pPr>
      <w:bookmarkStart w:id="12"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80E85">
        <w:rPr>
          <w:noProof/>
        </w:rPr>
        <w:t>6</w:t>
      </w:r>
      <w:r w:rsidR="006B5592">
        <w:rPr>
          <w:noProof/>
        </w:rPr>
        <w:fldChar w:fldCharType="end"/>
      </w:r>
      <w:bookmarkEnd w:id="12"/>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D13D09" w:rsidRDefault="00D1667E" w:rsidP="008E6BBB">
      <w:pPr>
        <w:pStyle w:val="IndentTimesNewRoman"/>
        <w:ind w:firstLine="0"/>
      </w:pPr>
      <w:r>
        <w:fldChar w:fldCharType="begin"/>
      </w:r>
      <w:r>
        <w:instrText xml:space="preserve"> REF _Ref10476662 \h </w:instrText>
      </w:r>
      <w:r>
        <w:fldChar w:fldCharType="separate"/>
      </w:r>
      <w:r>
        <w:t xml:space="preserve">Figure </w:t>
      </w:r>
      <w:r>
        <w:rPr>
          <w:noProof/>
        </w:rPr>
        <w:t>7</w:t>
      </w:r>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lastRenderedPageBreak/>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80E85">
        <w:rPr>
          <w:noProof/>
        </w:rPr>
        <w:t>7</w:t>
      </w:r>
      <w:r w:rsidR="00E84EF8">
        <w:rPr>
          <w:noProof/>
        </w:rPr>
        <w:fldChar w:fldCharType="end"/>
      </w:r>
      <w:bookmarkEnd w:id="13"/>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w:t>
      </w:r>
      <w:r w:rsidR="0024345C">
        <w:t xml:space="preserve"> the</w:t>
      </w:r>
      <w:r w:rsidR="0094263D">
        <w:t xml:space="preserve">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472F04">
        <w:t>For most stops, waiting time keeps a relatively low level, but we can hardly observe a stop with an even lower waiting time. This is because I</w:t>
      </w:r>
      <w:r w:rsidR="00F52703">
        <w:t xml:space="preserve">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w:t>
      </w:r>
      <w:r w:rsidR="00C1601D">
        <w:t xml:space="preserve"> (risk-averse)</w:t>
      </w:r>
      <w:r w:rsidR="00F52703">
        <w:t xml:space="preserve"> or too small</w:t>
      </w:r>
      <w:r w:rsidR="00C1601D">
        <w:t xml:space="preserve"> (risk-seeking)</w:t>
      </w:r>
      <w:r w:rsidR="00F52703">
        <w:t xml:space="preserve"> buffers all impair the effectiveness of PR optimal, </w:t>
      </w:r>
      <w:r w:rsidR="00E32902">
        <w:t>but</w:t>
      </w:r>
      <w:r w:rsidR="00F52703">
        <w:t xml:space="preserve"> too small buffers will especially result in desynchronization and suffer more 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w:t>
      </w:r>
      <w:r w:rsidR="00C1601D">
        <w:t>s</w:t>
      </w:r>
      <w:r w:rsidR="006C62AE">
        <w:t xml:space="preserve">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 xml:space="preserve">Consequently, </w:t>
      </w:r>
      <w:r w:rsidR="003C498F">
        <w:t>due to PR optimal’s</w:t>
      </w:r>
      <w:r w:rsidR="00890BED">
        <w:t xml:space="preserve"> </w:t>
      </w:r>
      <w:r w:rsidR="00890BED">
        <w:rPr>
          <w:rFonts w:hint="eastAsia"/>
        </w:rPr>
        <w:t>rela</w:t>
      </w:r>
      <w:r w:rsidR="00890BED">
        <w:t>tively large waiting time in the upstream stops,</w:t>
      </w:r>
      <w:r w:rsidR="003C498F">
        <w:t xml:space="preserve"> </w:t>
      </w:r>
      <w:r w:rsidR="00347666">
        <w:t>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In average, PR optimal users had to wait 227 seconds compared to the NR’s 206 seconds. However, 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w:t>
      </w:r>
      <w:r w:rsidR="00DC1647">
        <w:lastRenderedPageBreak/>
        <w:t>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2A2C71" w:rsidRDefault="002A2C71" w:rsidP="00C76589">
      <w:pPr>
        <w:pStyle w:val="TimesNewRoman"/>
        <w:ind w:firstLine="720"/>
      </w:pPr>
      <w:r>
        <w:t xml:space="preserve">As a result, for best performance, RTAs can combine PR optimal and NR into one new TPS: designate HDT with the maximum of PR optimal’s and NR’s HDT. In this way, </w:t>
      </w:r>
      <w:r w:rsidR="00C05319">
        <w:t>if PR optimal’s HDT is even less than NR’s, user</w:t>
      </w:r>
      <w:r w:rsidR="00874525">
        <w:t>s</w:t>
      </w:r>
      <w:r w:rsidR="00C05319">
        <w:t xml:space="preserve"> will be told to leave home according to the schedule to avoid wasting time caused by too large buffer.</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0F69F9" w:rsidP="00D64331">
      <w:pPr>
        <w:pStyle w:val="IndentTimesNewRoman"/>
        <w:ind w:firstLine="0"/>
      </w:pPr>
      <w:r>
        <w:fldChar w:fldCharType="begin"/>
      </w:r>
      <w:r>
        <w:instrText xml:space="preserve"> REF _Ref10982897 \h </w:instrText>
      </w:r>
      <w:r>
        <w:fldChar w:fldCharType="separate"/>
      </w:r>
      <w:r w:rsidRPr="006E112A">
        <w:t xml:space="preserve">Figure </w:t>
      </w:r>
      <w:r>
        <w:rPr>
          <w:noProof/>
        </w:rPr>
        <w:t>8</w:t>
      </w:r>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r w:rsidR="00D03E4E" w:rsidRPr="006C33F6">
        <w:t xml:space="preserve">Figure </w:t>
      </w:r>
      <w:r w:rsidR="00D03E4E">
        <w:rPr>
          <w:noProof/>
        </w:rPr>
        <w:t>9</w:t>
      </w:r>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lastRenderedPageBreak/>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80E85">
        <w:rPr>
          <w:rFonts w:ascii="Times New Roman" w:hAnsi="Times New Roman" w:cs="Times New Roman"/>
          <w:noProof/>
          <w:sz w:val="24"/>
          <w:szCs w:val="24"/>
        </w:rPr>
        <w:t>8</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80E85">
        <w:rPr>
          <w:rFonts w:ascii="Times New Roman" w:hAnsi="Times New Roman" w:cs="Times New Roman"/>
          <w:noProof/>
          <w:sz w:val="24"/>
          <w:szCs w:val="24"/>
        </w:rPr>
        <w:t>9</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w:t>
      </w:r>
      <w:r w:rsidR="005D2E7F">
        <w:rPr>
          <w:rFonts w:ascii="Times New Roman" w:hAnsi="Times New Roman" w:cs="Times New Roman"/>
          <w:sz w:val="24"/>
          <w:szCs w:val="24"/>
        </w:rPr>
        <w:t>risk</w:t>
      </w:r>
      <w:r w:rsidR="00CA2A41">
        <w:rPr>
          <w:rFonts w:ascii="Times New Roman" w:hAnsi="Times New Roman" w:cs="Times New Roman"/>
          <w:sz w:val="24"/>
          <w:szCs w:val="24"/>
        </w:rPr>
        <w:t xml:space="preserv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rsidR="001853AD" w:rsidRPr="009A1C26" w:rsidRDefault="001853AD" w:rsidP="001853AD">
      <w:pPr>
        <w:spacing w:line="256" w:lineRule="auto"/>
        <w:rPr>
          <w:rFonts w:ascii="Times New Roman" w:hAnsi="Times New Roman" w:cs="Times New Roman"/>
          <w:sz w:val="24"/>
          <w:szCs w:val="24"/>
          <w:highlight w:val="yellow"/>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9A1C26">
        <w:rPr>
          <w:rFonts w:ascii="Times New Roman" w:hAnsi="Times New Roman" w:cs="Times New Roman"/>
          <w:sz w:val="24"/>
          <w:szCs w:val="24"/>
          <w:highlight w:val="yellow"/>
        </w:rPr>
        <w:t>The paper also presents the pattern of propagating delays and models it with an exponential model:</w:t>
      </w:r>
    </w:p>
    <w:p w:rsidR="00774076" w:rsidRPr="009A1C26" w:rsidRDefault="00774076" w:rsidP="001853AD">
      <w:pPr>
        <w:spacing w:line="256" w:lineRule="auto"/>
        <w:rPr>
          <w:rFonts w:ascii="Times New Roman" w:hAnsi="Times New Roman" w:cs="Times New Roman"/>
          <w:sz w:val="24"/>
          <w:szCs w:val="24"/>
          <w:highlight w:val="yellow"/>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9A1C26" w:rsidTr="00FD223B">
        <w:trPr>
          <w:trHeight w:val="580"/>
          <w:jc w:val="center"/>
        </w:trPr>
        <w:tc>
          <w:tcPr>
            <w:tcW w:w="256" w:type="pct"/>
            <w:vAlign w:val="center"/>
          </w:tcPr>
          <w:p w:rsidR="001853AD" w:rsidRPr="009A1C26" w:rsidRDefault="001853AD" w:rsidP="00FD223B">
            <w:pPr>
              <w:jc w:val="center"/>
              <w:rPr>
                <w:rFonts w:ascii="Times New Roman" w:eastAsia="Yu Mincho" w:hAnsi="Times New Roman" w:cs="Times New Roman"/>
                <w:sz w:val="24"/>
                <w:szCs w:val="24"/>
                <w:highlight w:val="yellow"/>
                <w:lang w:eastAsia="ja-JP"/>
              </w:rPr>
            </w:pPr>
          </w:p>
        </w:tc>
        <w:tc>
          <w:tcPr>
            <w:tcW w:w="4463" w:type="pct"/>
            <w:vAlign w:val="center"/>
            <w:hideMark/>
          </w:tcPr>
          <w:p w:rsidR="001853AD" w:rsidRPr="009A1C26" w:rsidRDefault="003C498F" w:rsidP="00FD223B">
            <w:pPr>
              <w:spacing w:line="256" w:lineRule="auto"/>
              <w:rPr>
                <w:rFonts w:ascii="Times New Roman" w:hAnsi="Times New Roman" w:cs="Times New Roman"/>
                <w:highlight w:val="yellow"/>
              </w:rPr>
            </w:pPr>
            <m:oMathPara>
              <m:oMath>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δ</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q</m:t>
                        </m:r>
                      </m:sub>
                    </m:sSub>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den>
                </m:f>
                <m:r>
                  <m:rPr>
                    <m:sty m:val="p"/>
                  </m:rPr>
                  <w:rPr>
                    <w:rFonts w:ascii="Cambria Math" w:hAnsi="Cambria Math"/>
                    <w:highlight w:val="yellow"/>
                  </w:rPr>
                  <m:t>∝</m:t>
                </m:r>
                <m:sSup>
                  <m:sSupPr>
                    <m:ctrlPr>
                      <w:rPr>
                        <w:rFonts w:ascii="Cambria Math" w:hAnsi="Cambria Math"/>
                        <w:highlight w:val="yellow"/>
                      </w:rPr>
                    </m:ctrlPr>
                  </m:sSupPr>
                  <m:e>
                    <m:r>
                      <m:rPr>
                        <m:sty m:val="p"/>
                      </m:rPr>
                      <w:rPr>
                        <w:rFonts w:ascii="Cambria Math" w:hAnsi="Cambria Math"/>
                        <w:highlight w:val="yellow"/>
                      </w:rPr>
                      <m:t>e</m:t>
                    </m:r>
                  </m:e>
                  <m:sup>
                    <m:r>
                      <w:rPr>
                        <w:rFonts w:ascii="Cambria Math" w:hAnsi="Cambria Math"/>
                        <w:highlight w:val="yellow"/>
                      </w:rPr>
                      <m:t>-β</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sup>
                </m:sSup>
              </m:oMath>
            </m:oMathPara>
          </w:p>
        </w:tc>
        <w:tc>
          <w:tcPr>
            <w:tcW w:w="280" w:type="pct"/>
            <w:vAlign w:val="center"/>
            <w:hideMark/>
          </w:tcPr>
          <w:p w:rsidR="001853AD" w:rsidRPr="009A1C26" w:rsidRDefault="001853AD" w:rsidP="0078480E">
            <w:pPr>
              <w:pStyle w:val="TimesNewRoman"/>
              <w:rPr>
                <w:rFonts w:asciiTheme="minorHAnsi" w:hAnsiTheme="minorHAnsi" w:cstheme="minorBidi"/>
                <w:sz w:val="18"/>
                <w:szCs w:val="18"/>
                <w:highlight w:val="yellow"/>
              </w:rPr>
            </w:pPr>
            <w:r w:rsidRPr="009A1C26">
              <w:rPr>
                <w:rFonts w:eastAsia="Yu Mincho"/>
                <w:highlight w:val="yellow"/>
                <w:lang w:eastAsia="ja-JP"/>
              </w:rPr>
              <w:t>(</w:t>
            </w:r>
            <w:r w:rsidR="006B5592" w:rsidRPr="009A1C26">
              <w:rPr>
                <w:noProof/>
                <w:highlight w:val="yellow"/>
              </w:rPr>
              <w:fldChar w:fldCharType="begin"/>
            </w:r>
            <w:r w:rsidR="006B5592" w:rsidRPr="009A1C26">
              <w:rPr>
                <w:noProof/>
                <w:highlight w:val="yellow"/>
              </w:rPr>
              <w:instrText xml:space="preserve"> SEQ Equation \* ARABIC </w:instrText>
            </w:r>
            <w:r w:rsidR="006B5592" w:rsidRPr="009A1C26">
              <w:rPr>
                <w:noProof/>
                <w:highlight w:val="yellow"/>
              </w:rPr>
              <w:fldChar w:fldCharType="separate"/>
            </w:r>
            <w:r w:rsidR="008E26AA" w:rsidRPr="009A1C26">
              <w:rPr>
                <w:noProof/>
                <w:highlight w:val="yellow"/>
              </w:rPr>
              <w:t>21</w:t>
            </w:r>
            <w:r w:rsidR="006B5592" w:rsidRPr="009A1C26">
              <w:rPr>
                <w:noProof/>
                <w:highlight w:val="yellow"/>
              </w:rPr>
              <w:fldChar w:fldCharType="end"/>
            </w:r>
            <w:r w:rsidRPr="009A1C26">
              <w:rPr>
                <w:rFonts w:eastAsia="Yu Mincho"/>
                <w:highlight w:val="yellow"/>
                <w:lang w:eastAsia="ja-JP"/>
              </w:rPr>
              <w:t>)</w:t>
            </w:r>
          </w:p>
        </w:tc>
      </w:tr>
    </w:tbl>
    <w:p w:rsidR="001853AD" w:rsidRPr="009A1C26" w:rsidRDefault="001853AD" w:rsidP="001853AD">
      <w:pPr>
        <w:spacing w:line="256" w:lineRule="auto"/>
        <w:rPr>
          <w:rFonts w:ascii="Times New Roman" w:hAnsi="Times New Roman" w:cs="Times New Roman"/>
          <w:sz w:val="24"/>
          <w:szCs w:val="24"/>
          <w:highlight w:val="yellow"/>
        </w:rPr>
      </w:pPr>
    </w:p>
    <w:p w:rsidR="001853AD"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highlight w:val="yellow"/>
        </w:rPr>
        <w:lastRenderedPageBreak/>
        <w:t xml:space="preserve">Where: </w:t>
      </w:r>
      <m:oMath>
        <m:sSub>
          <m:sSubPr>
            <m:ctrlPr>
              <w:rPr>
                <w:rFonts w:ascii="Cambria Math" w:hAnsi="Cambria Math" w:cs="Times New Roman"/>
                <w:sz w:val="24"/>
                <w:szCs w:val="24"/>
                <w:highlight w:val="yellow"/>
              </w:rPr>
            </m:ctrlPr>
          </m:sSubPr>
          <m:e>
            <m:r>
              <w:rPr>
                <w:rFonts w:ascii="Cambria Math" w:hAnsi="Cambria Math" w:cs="Times New Roman"/>
                <w:sz w:val="24"/>
                <w:szCs w:val="24"/>
                <w:highlight w:val="yellow"/>
              </w:rPr>
              <m:t>δD</m:t>
            </m:r>
          </m:e>
          <m:sub>
            <m:r>
              <w:rPr>
                <w:rFonts w:ascii="Cambria Math" w:hAnsi="Cambria Math" w:cs="Times New Roman"/>
                <w:sz w:val="24"/>
                <w:szCs w:val="24"/>
                <w:highlight w:val="yellow"/>
              </w:rPr>
              <m:t>pq</m:t>
            </m:r>
          </m:sub>
        </m:sSub>
      </m:oMath>
      <w:r w:rsidRPr="009A1C26">
        <w:rPr>
          <w:rFonts w:ascii="Times New Roman" w:hAnsi="Times New Roman" w:cs="Times New Roman"/>
          <w:sz w:val="24"/>
          <w:szCs w:val="24"/>
          <w:highlight w:val="yellow"/>
        </w:rPr>
        <w:t xml:space="preserve"> is the difference of delays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and stop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D</m:t>
            </m:r>
          </m:e>
          <m:sub>
            <m:r>
              <w:rPr>
                <w:rFonts w:ascii="Cambria Math" w:hAnsi="Cambria Math" w:cs="Times New Roman"/>
                <w:sz w:val="24"/>
                <w:szCs w:val="24"/>
                <w:highlight w:val="yellow"/>
              </w:rPr>
              <m:t>p</m:t>
            </m:r>
          </m:sub>
        </m:sSub>
      </m:oMath>
      <w:r w:rsidRPr="009A1C26">
        <w:rPr>
          <w:rFonts w:ascii="Times New Roman" w:hAnsi="Times New Roman" w:cs="Times New Roman"/>
          <w:sz w:val="24"/>
          <w:szCs w:val="24"/>
          <w:highlight w:val="yellow"/>
        </w:rPr>
        <w:t xml:space="preserve"> is the delay at stop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w:t>
      </w:r>
      <m:oMath>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pq</m:t>
            </m:r>
          </m:sub>
        </m:sSub>
      </m:oMath>
      <w:r w:rsidRPr="009A1C26">
        <w:rPr>
          <w:rFonts w:ascii="Times New Roman" w:hAnsi="Times New Roman" w:cs="Times New Roman"/>
          <w:highlight w:val="yellow"/>
        </w:rPr>
        <w:t xml:space="preserve"> </w:t>
      </w:r>
      <w:r w:rsidRPr="009A1C26">
        <w:rPr>
          <w:rFonts w:ascii="Times New Roman" w:hAnsi="Times New Roman" w:cs="Times New Roman"/>
          <w:sz w:val="24"/>
          <w:szCs w:val="24"/>
          <w:highlight w:val="yellow"/>
        </w:rPr>
        <w:t xml:space="preserve">is the transit route-based distance from </w:t>
      </w:r>
      <w:r w:rsidRPr="009A1C26">
        <w:rPr>
          <w:rFonts w:ascii="Times New Roman" w:hAnsi="Times New Roman" w:cs="Times New Roman"/>
          <w:i/>
          <w:sz w:val="24"/>
          <w:szCs w:val="24"/>
          <w:highlight w:val="yellow"/>
        </w:rPr>
        <w:t>p</w:t>
      </w:r>
      <w:r w:rsidRPr="009A1C26">
        <w:rPr>
          <w:rFonts w:ascii="Times New Roman" w:hAnsi="Times New Roman" w:cs="Times New Roman"/>
          <w:sz w:val="24"/>
          <w:szCs w:val="24"/>
          <w:highlight w:val="yellow"/>
        </w:rPr>
        <w:t xml:space="preserve"> to </w:t>
      </w:r>
      <w:r w:rsidRPr="009A1C26">
        <w:rPr>
          <w:rFonts w:ascii="Times New Roman" w:hAnsi="Times New Roman" w:cs="Times New Roman"/>
          <w:i/>
          <w:sz w:val="24"/>
          <w:szCs w:val="24"/>
          <w:highlight w:val="yellow"/>
        </w:rPr>
        <w:t>q</w:t>
      </w:r>
      <w:r w:rsidRPr="009A1C26">
        <w:rPr>
          <w:rFonts w:ascii="Times New Roman" w:hAnsi="Times New Roman" w:cs="Times New Roman"/>
          <w:sz w:val="24"/>
          <w:szCs w:val="24"/>
          <w:highlight w:val="yellow"/>
        </w:rPr>
        <w:t xml:space="preserve">. </w:t>
      </w:r>
      <m:oMath>
        <m:r>
          <w:rPr>
            <w:rFonts w:ascii="Cambria Math" w:hAnsi="Cambria Math" w:cs="Times New Roman"/>
            <w:sz w:val="24"/>
            <w:szCs w:val="24"/>
            <w:highlight w:val="yellow"/>
          </w:rPr>
          <m:t>β</m:t>
        </m:r>
      </m:oMath>
      <w:r w:rsidRPr="009A1C26">
        <w:rPr>
          <w:rFonts w:ascii="Times New Roman" w:hAnsi="Times New Roman" w:cs="Times New Roman"/>
          <w:sz w:val="24"/>
          <w:szCs w:val="24"/>
          <w:highlight w:val="yellow"/>
        </w:rPr>
        <w:t xml:space="preserve"> is the delay constant </w:t>
      </w:r>
      <w:r w:rsidRPr="009A1C26">
        <w:rPr>
          <w:rFonts w:ascii="Times New Roman" w:hAnsi="Times New Roman" w:cs="Times New Roman"/>
          <w:sz w:val="24"/>
          <w:szCs w:val="24"/>
          <w:highlight w:val="yellow"/>
        </w:rPr>
        <w:fldChar w:fldCharType="begin" w:fldLock="1"/>
      </w:r>
      <w:r w:rsidR="00BE7799" w:rsidRPr="009A1C26">
        <w:rPr>
          <w:rFonts w:ascii="Times New Roman" w:hAnsi="Times New Roman" w:cs="Times New Roman"/>
          <w:sz w:val="24"/>
          <w:szCs w:val="24"/>
          <w:highlight w:val="yellow"/>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9A1C26">
        <w:rPr>
          <w:rFonts w:ascii="Times New Roman" w:hAnsi="Times New Roman" w:cs="Times New Roman"/>
          <w:sz w:val="24"/>
          <w:szCs w:val="24"/>
          <w:highlight w:val="yellow"/>
        </w:rPr>
        <w:fldChar w:fldCharType="separate"/>
      </w:r>
      <w:r w:rsidRPr="009A1C26">
        <w:rPr>
          <w:rFonts w:ascii="Times New Roman" w:hAnsi="Times New Roman" w:cs="Times New Roman"/>
          <w:noProof/>
          <w:sz w:val="24"/>
          <w:szCs w:val="24"/>
          <w:highlight w:val="yellow"/>
        </w:rPr>
        <w:t>(Park et al., 2019)</w:t>
      </w:r>
      <w:r w:rsidRPr="009A1C26">
        <w:rPr>
          <w:rFonts w:ascii="Times New Roman" w:hAnsi="Times New Roman" w:cs="Times New Roman"/>
          <w:sz w:val="24"/>
          <w:szCs w:val="24"/>
          <w:highlight w:val="yellow"/>
        </w:rPr>
        <w:fldChar w:fldCharType="end"/>
      </w:r>
      <w:r w:rsidRPr="009A1C26">
        <w:rPr>
          <w:rFonts w:ascii="Times New Roman" w:hAnsi="Times New Roman" w:cs="Times New Roman"/>
          <w:sz w:val="24"/>
          <w:szCs w:val="24"/>
          <w:highlight w:val="yellow"/>
        </w:rPr>
        <w:t>.</w:t>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w:t>
      </w:r>
      <w:r w:rsidR="005D2E7F">
        <w:rPr>
          <w:rFonts w:ascii="Times New Roman" w:hAnsi="Times New Roman" w:cs="Times New Roman"/>
          <w:sz w:val="24"/>
          <w:szCs w:val="24"/>
          <w:highlight w:val="yellow"/>
        </w:rPr>
        <w:t>risk</w:t>
      </w:r>
      <w:r w:rsidR="005C75B9" w:rsidRPr="008A5D8D">
        <w:rPr>
          <w:rFonts w:ascii="Times New Roman" w:hAnsi="Times New Roman" w:cs="Times New Roman"/>
          <w:sz w:val="24"/>
          <w:szCs w:val="24"/>
          <w:highlight w:val="yellow"/>
        </w:rPr>
        <w:t xml:space="preserv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983692">
        <w:rPr>
          <w:rFonts w:ascii="Times New Roman" w:hAnsi="Times New Roman" w:cs="Times New Roman"/>
          <w:sz w:val="24"/>
          <w:szCs w:val="24"/>
        </w:rPr>
        <w:t xml:space="preserve"> [S</w:t>
      </w:r>
      <w:r w:rsidR="00983692">
        <w:rPr>
          <w:rFonts w:ascii="Times New Roman" w:hAnsi="Times New Roman" w:cs="Times New Roman" w:hint="eastAsia"/>
          <w:sz w:val="24"/>
          <w:szCs w:val="24"/>
          <w:highlight w:val="yellow"/>
        </w:rPr>
        <w:t>till</w:t>
      </w:r>
      <w:r w:rsidR="00983692">
        <w:rPr>
          <w:rFonts w:ascii="Times New Roman" w:hAnsi="Times New Roman" w:cs="Times New Roman"/>
          <w:sz w:val="24"/>
          <w:szCs w:val="24"/>
        </w:rPr>
        <w:t xml:space="preserve"> weak</w:t>
      </w:r>
      <w:r w:rsidR="00D625E5">
        <w:rPr>
          <w:rFonts w:ascii="Times New Roman" w:hAnsi="Times New Roman" w:cs="Times New Roman"/>
          <w:sz w:val="24"/>
          <w:szCs w:val="24"/>
        </w:rPr>
        <w:t>, I may want to remove or revise this part.</w:t>
      </w:r>
      <w:r w:rsidR="00983692">
        <w:rPr>
          <w:rFonts w:ascii="Times New Roman" w:hAnsi="Times New Roman" w:cs="Times New Roman"/>
          <w:sz w:val="24"/>
          <w:szCs w:val="24"/>
        </w:rPr>
        <w:t>]</w:t>
      </w:r>
    </w:p>
    <w:p w:rsidR="009A1C26" w:rsidRDefault="009A1C26" w:rsidP="005C75B9">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w:t>
      </w:r>
      <w:r w:rsidR="00E925CE">
        <w:rPr>
          <w:rFonts w:ascii="Times New Roman" w:hAnsi="Times New Roman" w:cs="Times New Roman"/>
          <w:sz w:val="24"/>
          <w:szCs w:val="24"/>
        </w:rPr>
        <w:t xml:space="preserve"> any waiting time patterns</w:t>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 xml:space="preserve">waiting time </w:t>
      </w:r>
      <w:r w:rsidR="009C09C5">
        <w:rPr>
          <w:rFonts w:ascii="Times New Roman" w:hAnsi="Times New Roman" w:cs="Times New Roman"/>
          <w:sz w:val="24"/>
          <w:szCs w:val="24"/>
        </w:rPr>
        <w:t>difference</w:t>
      </w:r>
      <w:r w:rsidR="00DA00F2">
        <w:rPr>
          <w:rFonts w:ascii="Times New Roman" w:hAnsi="Times New Roman" w:cs="Times New Roman"/>
          <w:sz w:val="24"/>
          <w:szCs w:val="24"/>
        </w:rPr>
        <w:t xml:space="preserve">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71030E" w:rsidRPr="007A67B3">
        <w:rPr>
          <w:rFonts w:ascii="Times New Roman" w:hAnsi="Times New Roman" w:cs="Times New Roman"/>
          <w:sz w:val="24"/>
          <w:szCs w:val="24"/>
        </w:rPr>
        <w:t xml:space="preserve">Figure </w:t>
      </w:r>
      <w:r w:rsidR="0071030E">
        <w:rPr>
          <w:rFonts w:ascii="Times New Roman" w:hAnsi="Times New Roman" w:cs="Times New Roman"/>
          <w:noProof/>
          <w:sz w:val="24"/>
          <w:szCs w:val="24"/>
        </w:rPr>
        <w:t>10</w:t>
      </w:r>
      <w:r w:rsidR="00DA00F2">
        <w:rPr>
          <w:rFonts w:ascii="Times New Roman" w:hAnsi="Times New Roman" w:cs="Times New Roman"/>
          <w:sz w:val="24"/>
          <w:szCs w:val="24"/>
        </w:rPr>
        <w:fldChar w:fldCharType="end"/>
      </w:r>
      <w:r w:rsidR="00440726">
        <w:rPr>
          <w:rFonts w:ascii="Times New Roman" w:hAnsi="Times New Roman" w:cs="Times New Roman"/>
          <w:sz w:val="24"/>
          <w:szCs w:val="24"/>
        </w:rPr>
        <w:t xml:space="preserve"> (top right)</w:t>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F048F3" w:rsidRDefault="000A713F" w:rsidP="000A713F">
      <w:pPr>
        <w:spacing w:line="256"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AA1771" w:rsidRPr="00B80E85">
        <w:rPr>
          <w:rFonts w:ascii="Times New Roman" w:hAnsi="Times New Roman" w:cs="Times New Roman"/>
          <w:sz w:val="24"/>
          <w:szCs w:val="24"/>
        </w:rPr>
        <w:t>Figure 12</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6"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B80E85">
        <w:rPr>
          <w:rFonts w:ascii="Times New Roman" w:hAnsi="Times New Roman" w:cs="Times New Roman"/>
          <w:noProof/>
          <w:sz w:val="24"/>
          <w:szCs w:val="24"/>
        </w:rPr>
        <w:t>10</w:t>
      </w:r>
      <w:r w:rsidRPr="007A67B3">
        <w:rPr>
          <w:rFonts w:ascii="Times New Roman" w:hAnsi="Times New Roman" w:cs="Times New Roman"/>
          <w:sz w:val="24"/>
          <w:szCs w:val="24"/>
        </w:rPr>
        <w:fldChar w:fldCharType="end"/>
      </w:r>
      <w:bookmarkEnd w:id="16"/>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1A120D" w:rsidRDefault="001A120D" w:rsidP="007A67B3">
      <w:pPr>
        <w:spacing w:line="256" w:lineRule="auto"/>
        <w:jc w:val="center"/>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80E85">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lastRenderedPageBreak/>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8"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Pr="00B80E85">
        <w:rPr>
          <w:rFonts w:ascii="Times New Roman" w:hAnsi="Times New Roman" w:cs="Times New Roman"/>
          <w:sz w:val="24"/>
          <w:szCs w:val="24"/>
        </w:rPr>
        <w:t>12</w:t>
      </w:r>
      <w:r w:rsidRPr="00B80E85">
        <w:rPr>
          <w:rFonts w:ascii="Times New Roman" w:hAnsi="Times New Roman" w:cs="Times New Roman"/>
          <w:sz w:val="24"/>
          <w:szCs w:val="24"/>
        </w:rPr>
        <w:fldChar w:fldCharType="end"/>
      </w:r>
      <w:bookmarkEnd w:id="18"/>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hint="eastAsi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9"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80E85">
        <w:rPr>
          <w:rFonts w:ascii="Times New Roman" w:hAnsi="Times New Roman" w:cs="Times New Roman"/>
          <w:noProof/>
          <w:sz w:val="24"/>
          <w:szCs w:val="24"/>
        </w:rPr>
        <w:t>13</w:t>
      </w:r>
      <w:r w:rsidRPr="0061076F">
        <w:rPr>
          <w:rFonts w:ascii="Times New Roman" w:hAnsi="Times New Roman" w:cs="Times New Roman"/>
          <w:sz w:val="24"/>
          <w:szCs w:val="24"/>
        </w:rPr>
        <w:fldChar w:fldCharType="end"/>
      </w:r>
      <w:bookmarkEnd w:id="19"/>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Figure 12</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20"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80E85">
        <w:rPr>
          <w:rFonts w:ascii="Times New Roman" w:hAnsi="Times New Roman" w:cs="Times New Roman"/>
          <w:noProof/>
          <w:sz w:val="24"/>
          <w:szCs w:val="24"/>
        </w:rPr>
        <w:t>14</w:t>
      </w:r>
      <w:r w:rsidRPr="00635FBC">
        <w:rPr>
          <w:rFonts w:ascii="Times New Roman" w:hAnsi="Times New Roman" w:cs="Times New Roman"/>
          <w:sz w:val="24"/>
          <w:szCs w:val="24"/>
        </w:rPr>
        <w:fldChar w:fldCharType="end"/>
      </w:r>
      <w:bookmarkEnd w:id="20"/>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73EDB" w:rsidRDefault="009109DF" w:rsidP="008702A0">
      <w:pPr>
        <w:pStyle w:val="IndentTimesNewRoman"/>
        <w:ind w:firstLine="0"/>
        <w:jc w:val="center"/>
      </w:pPr>
      <w:r>
        <w:t xml:space="preserve">Figure </w:t>
      </w:r>
      <w:fldSimple w:instr=" SEQ Figure \* ARABIC ">
        <w:r w:rsidR="00B80E85">
          <w:rPr>
            <w:noProof/>
          </w:rPr>
          <w:t>15</w:t>
        </w:r>
      </w:fldSimple>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0B777A">
        <w:rPr>
          <w:rFonts w:ascii="Times New Roman" w:hAnsi="Times New Roman" w:cs="Times New Roman"/>
          <w:sz w:val="24"/>
          <w:szCs w:val="24"/>
        </w:rPr>
        <w:t>Figure 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7BE2" w:rsidRPr="00D37BE2" w:rsidRDefault="00D37BE2" w:rsidP="00D37BE2">
      <w:pPr>
        <w:pStyle w:val="IndentTimesNewRoman"/>
        <w:ind w:firstLine="0"/>
        <w:jc w:val="center"/>
      </w:pPr>
      <w:bookmarkStart w:id="21" w:name="_Ref11073418"/>
      <w:r>
        <w:t xml:space="preserve">Figure </w:t>
      </w:r>
      <w:fldSimple w:instr=" SEQ Figure \* ARABIC ">
        <w:r w:rsidR="00B80E85">
          <w:rPr>
            <w:noProof/>
          </w:rPr>
          <w:t>16</w:t>
        </w:r>
      </w:fldSimple>
      <w:bookmarkEnd w:id="21"/>
      <w:r>
        <w:t xml:space="preserve"> Each TPS's waiting time on each day of week.</w:t>
      </w:r>
    </w:p>
    <w:p w:rsidR="007D21B9" w:rsidRDefault="007D21B9" w:rsidP="009109DF">
      <w:pPr>
        <w:pStyle w:val="IndentTimesNewRoman"/>
        <w:ind w:firstLine="0"/>
        <w:jc w:val="cente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80E85">
        <w:rPr>
          <w:rFonts w:ascii="Times New Roman" w:hAnsi="Times New Roman" w:cs="Times New Roman"/>
          <w:noProof/>
          <w:sz w:val="24"/>
          <w:szCs w:val="24"/>
        </w:rPr>
        <w:t>17</w:t>
      </w:r>
      <w:r w:rsidRPr="007855A9">
        <w:rPr>
          <w:rFonts w:ascii="Times New Roman" w:hAnsi="Times New Roman" w:cs="Times New Roman"/>
          <w:sz w:val="24"/>
          <w:szCs w:val="24"/>
        </w:rPr>
        <w:fldChar w:fldCharType="end"/>
      </w:r>
      <w:bookmarkEnd w:id="22"/>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w:t>
      </w:r>
      <w:r w:rsidRPr="00167B01">
        <w:rPr>
          <w:rFonts w:ascii="Times New Roman" w:hAnsi="Times New Roman" w:cs="Times New Roman"/>
          <w:noProof/>
          <w:sz w:val="24"/>
          <w:szCs w:val="24"/>
        </w:rPr>
        <w:lastRenderedPageBreak/>
        <w:t xml:space="preserve">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w:t>
      </w:r>
      <w:r w:rsidRPr="00167B01">
        <w:rPr>
          <w:rFonts w:ascii="Times New Roman" w:hAnsi="Times New Roman" w:cs="Times New Roman"/>
          <w:noProof/>
          <w:sz w:val="24"/>
          <w:szCs w:val="24"/>
        </w:rPr>
        <w:lastRenderedPageBreak/>
        <w:t xml:space="preserve">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2097" w:rsidRDefault="00AA2097" w:rsidP="00040DCA">
      <w:pPr>
        <w:spacing w:after="0" w:line="240" w:lineRule="auto"/>
      </w:pPr>
      <w:r>
        <w:separator/>
      </w:r>
    </w:p>
  </w:endnote>
  <w:endnote w:type="continuationSeparator" w:id="0">
    <w:p w:rsidR="00AA2097" w:rsidRDefault="00AA2097"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2097" w:rsidRDefault="00AA2097" w:rsidP="00040DCA">
      <w:pPr>
        <w:spacing w:after="0" w:line="240" w:lineRule="auto"/>
      </w:pPr>
      <w:r>
        <w:separator/>
      </w:r>
    </w:p>
  </w:footnote>
  <w:footnote w:type="continuationSeparator" w:id="0">
    <w:p w:rsidR="00AA2097" w:rsidRDefault="00AA2097"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184"/>
    <w:rsid w:val="000242CC"/>
    <w:rsid w:val="000257F1"/>
    <w:rsid w:val="00030536"/>
    <w:rsid w:val="00030E52"/>
    <w:rsid w:val="00034B01"/>
    <w:rsid w:val="0003767A"/>
    <w:rsid w:val="0004083C"/>
    <w:rsid w:val="00040DCA"/>
    <w:rsid w:val="00045B8F"/>
    <w:rsid w:val="0005050E"/>
    <w:rsid w:val="000507DB"/>
    <w:rsid w:val="000520AF"/>
    <w:rsid w:val="000528E1"/>
    <w:rsid w:val="00053864"/>
    <w:rsid w:val="00053A2D"/>
    <w:rsid w:val="00054AE4"/>
    <w:rsid w:val="0005552E"/>
    <w:rsid w:val="00057019"/>
    <w:rsid w:val="00061FE3"/>
    <w:rsid w:val="00062DC0"/>
    <w:rsid w:val="00062DD0"/>
    <w:rsid w:val="000709F0"/>
    <w:rsid w:val="00071939"/>
    <w:rsid w:val="00071B6F"/>
    <w:rsid w:val="0007259D"/>
    <w:rsid w:val="0007422B"/>
    <w:rsid w:val="000765BD"/>
    <w:rsid w:val="00077456"/>
    <w:rsid w:val="00080390"/>
    <w:rsid w:val="00081031"/>
    <w:rsid w:val="00081828"/>
    <w:rsid w:val="00082CDC"/>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AF6"/>
    <w:rsid w:val="000E55FE"/>
    <w:rsid w:val="000E5B82"/>
    <w:rsid w:val="000E6DB5"/>
    <w:rsid w:val="000E6EB1"/>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96E"/>
    <w:rsid w:val="00123C06"/>
    <w:rsid w:val="00123E0A"/>
    <w:rsid w:val="001261AF"/>
    <w:rsid w:val="001267BA"/>
    <w:rsid w:val="001270E2"/>
    <w:rsid w:val="001316D5"/>
    <w:rsid w:val="001332C8"/>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5700E"/>
    <w:rsid w:val="001603C7"/>
    <w:rsid w:val="00160B20"/>
    <w:rsid w:val="00163A01"/>
    <w:rsid w:val="00163EA2"/>
    <w:rsid w:val="00165187"/>
    <w:rsid w:val="00167B01"/>
    <w:rsid w:val="001713FF"/>
    <w:rsid w:val="00171860"/>
    <w:rsid w:val="001727A2"/>
    <w:rsid w:val="00174CE4"/>
    <w:rsid w:val="00175076"/>
    <w:rsid w:val="00176AC4"/>
    <w:rsid w:val="001831FB"/>
    <w:rsid w:val="001835B4"/>
    <w:rsid w:val="00183F4F"/>
    <w:rsid w:val="0018441E"/>
    <w:rsid w:val="00184D7A"/>
    <w:rsid w:val="001853AD"/>
    <w:rsid w:val="00185FB9"/>
    <w:rsid w:val="001872A8"/>
    <w:rsid w:val="00187FB9"/>
    <w:rsid w:val="00191BFC"/>
    <w:rsid w:val="00191F86"/>
    <w:rsid w:val="001946EF"/>
    <w:rsid w:val="00194980"/>
    <w:rsid w:val="0019529A"/>
    <w:rsid w:val="00195ED3"/>
    <w:rsid w:val="001A030E"/>
    <w:rsid w:val="001A0CB5"/>
    <w:rsid w:val="001A1178"/>
    <w:rsid w:val="001A120D"/>
    <w:rsid w:val="001A33B6"/>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2434"/>
    <w:rsid w:val="00233487"/>
    <w:rsid w:val="002368D8"/>
    <w:rsid w:val="00240E62"/>
    <w:rsid w:val="002411EE"/>
    <w:rsid w:val="00242178"/>
    <w:rsid w:val="0024287E"/>
    <w:rsid w:val="0024345C"/>
    <w:rsid w:val="00244293"/>
    <w:rsid w:val="002452BD"/>
    <w:rsid w:val="00246990"/>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760"/>
    <w:rsid w:val="00273890"/>
    <w:rsid w:val="00274A25"/>
    <w:rsid w:val="00274CDA"/>
    <w:rsid w:val="00275C8E"/>
    <w:rsid w:val="00276112"/>
    <w:rsid w:val="00276A37"/>
    <w:rsid w:val="0028102F"/>
    <w:rsid w:val="002832AE"/>
    <w:rsid w:val="002854F5"/>
    <w:rsid w:val="0028681B"/>
    <w:rsid w:val="00286FCB"/>
    <w:rsid w:val="00286FFB"/>
    <w:rsid w:val="002872FF"/>
    <w:rsid w:val="002873EC"/>
    <w:rsid w:val="0028765D"/>
    <w:rsid w:val="00287675"/>
    <w:rsid w:val="00290BA5"/>
    <w:rsid w:val="00290EE7"/>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666C"/>
    <w:rsid w:val="002A6C20"/>
    <w:rsid w:val="002B016B"/>
    <w:rsid w:val="002B061E"/>
    <w:rsid w:val="002B44DF"/>
    <w:rsid w:val="002B4DE9"/>
    <w:rsid w:val="002B53D4"/>
    <w:rsid w:val="002B7EBA"/>
    <w:rsid w:val="002C0260"/>
    <w:rsid w:val="002C12B3"/>
    <w:rsid w:val="002C2206"/>
    <w:rsid w:val="002C3D09"/>
    <w:rsid w:val="002C4540"/>
    <w:rsid w:val="002C7ED6"/>
    <w:rsid w:val="002D0949"/>
    <w:rsid w:val="002D2087"/>
    <w:rsid w:val="002D29DE"/>
    <w:rsid w:val="002D4614"/>
    <w:rsid w:val="002D46D4"/>
    <w:rsid w:val="002D47C2"/>
    <w:rsid w:val="002D4955"/>
    <w:rsid w:val="002D5ED5"/>
    <w:rsid w:val="002D6A80"/>
    <w:rsid w:val="002D6D63"/>
    <w:rsid w:val="002D7992"/>
    <w:rsid w:val="002E0968"/>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39D0"/>
    <w:rsid w:val="003A3B63"/>
    <w:rsid w:val="003A3EA2"/>
    <w:rsid w:val="003A49C8"/>
    <w:rsid w:val="003A4EB0"/>
    <w:rsid w:val="003A6472"/>
    <w:rsid w:val="003A66D7"/>
    <w:rsid w:val="003B062E"/>
    <w:rsid w:val="003B1545"/>
    <w:rsid w:val="003B1BEF"/>
    <w:rsid w:val="003B34E7"/>
    <w:rsid w:val="003B5E37"/>
    <w:rsid w:val="003B65C3"/>
    <w:rsid w:val="003B7ED3"/>
    <w:rsid w:val="003C1DDF"/>
    <w:rsid w:val="003C24E0"/>
    <w:rsid w:val="003C26A4"/>
    <w:rsid w:val="003C498F"/>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1009"/>
    <w:rsid w:val="003F1B20"/>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4D4"/>
    <w:rsid w:val="004C1586"/>
    <w:rsid w:val="004C1957"/>
    <w:rsid w:val="004C1FFB"/>
    <w:rsid w:val="004C2D47"/>
    <w:rsid w:val="004C4D2A"/>
    <w:rsid w:val="004C65DA"/>
    <w:rsid w:val="004C666C"/>
    <w:rsid w:val="004C703A"/>
    <w:rsid w:val="004D105C"/>
    <w:rsid w:val="004D1B2E"/>
    <w:rsid w:val="004D1C6F"/>
    <w:rsid w:val="004D1D9B"/>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8B9"/>
    <w:rsid w:val="00523910"/>
    <w:rsid w:val="00523C24"/>
    <w:rsid w:val="00524477"/>
    <w:rsid w:val="005258E3"/>
    <w:rsid w:val="005260EE"/>
    <w:rsid w:val="00526495"/>
    <w:rsid w:val="00527134"/>
    <w:rsid w:val="0052713B"/>
    <w:rsid w:val="00527246"/>
    <w:rsid w:val="00531C6C"/>
    <w:rsid w:val="005333E6"/>
    <w:rsid w:val="00533A0D"/>
    <w:rsid w:val="00533CAB"/>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C1683"/>
    <w:rsid w:val="005C1F68"/>
    <w:rsid w:val="005C2F4A"/>
    <w:rsid w:val="005C702C"/>
    <w:rsid w:val="005C75B9"/>
    <w:rsid w:val="005C7929"/>
    <w:rsid w:val="005D02F8"/>
    <w:rsid w:val="005D076A"/>
    <w:rsid w:val="005D0F83"/>
    <w:rsid w:val="005D1A1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F63"/>
    <w:rsid w:val="00625A9E"/>
    <w:rsid w:val="006268D4"/>
    <w:rsid w:val="00626D8E"/>
    <w:rsid w:val="006307C5"/>
    <w:rsid w:val="00630DD4"/>
    <w:rsid w:val="006317C4"/>
    <w:rsid w:val="0063259E"/>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441D"/>
    <w:rsid w:val="006747ED"/>
    <w:rsid w:val="00675FC0"/>
    <w:rsid w:val="00676988"/>
    <w:rsid w:val="00680822"/>
    <w:rsid w:val="00681BA8"/>
    <w:rsid w:val="00682FEA"/>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D07F4"/>
    <w:rsid w:val="006D08E3"/>
    <w:rsid w:val="006D0D55"/>
    <w:rsid w:val="006D1027"/>
    <w:rsid w:val="006D4823"/>
    <w:rsid w:val="006D4AF1"/>
    <w:rsid w:val="006D54A5"/>
    <w:rsid w:val="006D691E"/>
    <w:rsid w:val="006E0AFA"/>
    <w:rsid w:val="006E112A"/>
    <w:rsid w:val="006E1BC6"/>
    <w:rsid w:val="006E2354"/>
    <w:rsid w:val="006E2F6F"/>
    <w:rsid w:val="006E5659"/>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391D"/>
    <w:rsid w:val="00716E8A"/>
    <w:rsid w:val="00716EB7"/>
    <w:rsid w:val="00717F3C"/>
    <w:rsid w:val="00720799"/>
    <w:rsid w:val="00722C7F"/>
    <w:rsid w:val="00726C3C"/>
    <w:rsid w:val="00727012"/>
    <w:rsid w:val="0072729F"/>
    <w:rsid w:val="00730054"/>
    <w:rsid w:val="007303AF"/>
    <w:rsid w:val="007305AF"/>
    <w:rsid w:val="0073108B"/>
    <w:rsid w:val="007319AD"/>
    <w:rsid w:val="00731B7F"/>
    <w:rsid w:val="0073243D"/>
    <w:rsid w:val="00732DBE"/>
    <w:rsid w:val="007332EA"/>
    <w:rsid w:val="00736A67"/>
    <w:rsid w:val="0073766A"/>
    <w:rsid w:val="00737A47"/>
    <w:rsid w:val="0074136F"/>
    <w:rsid w:val="007419DC"/>
    <w:rsid w:val="00741D94"/>
    <w:rsid w:val="00741D9B"/>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480E"/>
    <w:rsid w:val="007855A9"/>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C79D0"/>
    <w:rsid w:val="007D0EA2"/>
    <w:rsid w:val="007D1E22"/>
    <w:rsid w:val="007D21B9"/>
    <w:rsid w:val="007D23FD"/>
    <w:rsid w:val="007D2B24"/>
    <w:rsid w:val="007D2BF8"/>
    <w:rsid w:val="007D2C0C"/>
    <w:rsid w:val="007D313D"/>
    <w:rsid w:val="007D3593"/>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6638"/>
    <w:rsid w:val="007F7155"/>
    <w:rsid w:val="007F715E"/>
    <w:rsid w:val="007F73DC"/>
    <w:rsid w:val="00800A56"/>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5DE"/>
    <w:rsid w:val="00820AC4"/>
    <w:rsid w:val="008211D4"/>
    <w:rsid w:val="008225AD"/>
    <w:rsid w:val="00822C85"/>
    <w:rsid w:val="00823870"/>
    <w:rsid w:val="0082480A"/>
    <w:rsid w:val="008261B0"/>
    <w:rsid w:val="00826DE8"/>
    <w:rsid w:val="00827752"/>
    <w:rsid w:val="00827DA2"/>
    <w:rsid w:val="00832B43"/>
    <w:rsid w:val="00833112"/>
    <w:rsid w:val="00835382"/>
    <w:rsid w:val="00836AB8"/>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525"/>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026"/>
    <w:rsid w:val="00887940"/>
    <w:rsid w:val="00887D14"/>
    <w:rsid w:val="00890BED"/>
    <w:rsid w:val="00890DDF"/>
    <w:rsid w:val="008912E0"/>
    <w:rsid w:val="008948DD"/>
    <w:rsid w:val="00894F0A"/>
    <w:rsid w:val="00895184"/>
    <w:rsid w:val="00897A09"/>
    <w:rsid w:val="008A0557"/>
    <w:rsid w:val="008A0CFC"/>
    <w:rsid w:val="008A2E18"/>
    <w:rsid w:val="008A30BD"/>
    <w:rsid w:val="008A3658"/>
    <w:rsid w:val="008A4CCF"/>
    <w:rsid w:val="008A58E1"/>
    <w:rsid w:val="008A5D8D"/>
    <w:rsid w:val="008A6DCE"/>
    <w:rsid w:val="008B18CD"/>
    <w:rsid w:val="008C2681"/>
    <w:rsid w:val="008C3339"/>
    <w:rsid w:val="008C366E"/>
    <w:rsid w:val="008C37FB"/>
    <w:rsid w:val="008C7384"/>
    <w:rsid w:val="008C7D74"/>
    <w:rsid w:val="008D2705"/>
    <w:rsid w:val="008D5559"/>
    <w:rsid w:val="008E1088"/>
    <w:rsid w:val="008E1863"/>
    <w:rsid w:val="008E25CD"/>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09DF"/>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3C7D"/>
    <w:rsid w:val="009358CC"/>
    <w:rsid w:val="00936256"/>
    <w:rsid w:val="00940333"/>
    <w:rsid w:val="009405BF"/>
    <w:rsid w:val="0094064E"/>
    <w:rsid w:val="00940ED6"/>
    <w:rsid w:val="00941AB2"/>
    <w:rsid w:val="00941B14"/>
    <w:rsid w:val="0094263D"/>
    <w:rsid w:val="00943A05"/>
    <w:rsid w:val="00943D62"/>
    <w:rsid w:val="00944611"/>
    <w:rsid w:val="009506BF"/>
    <w:rsid w:val="00950E42"/>
    <w:rsid w:val="00952132"/>
    <w:rsid w:val="00952893"/>
    <w:rsid w:val="009530A3"/>
    <w:rsid w:val="009532C7"/>
    <w:rsid w:val="00953EE2"/>
    <w:rsid w:val="00954587"/>
    <w:rsid w:val="00954D69"/>
    <w:rsid w:val="00954FBA"/>
    <w:rsid w:val="00956F52"/>
    <w:rsid w:val="009613FA"/>
    <w:rsid w:val="00961A24"/>
    <w:rsid w:val="00965309"/>
    <w:rsid w:val="0096534A"/>
    <w:rsid w:val="00966E4D"/>
    <w:rsid w:val="00966FFE"/>
    <w:rsid w:val="00967F0D"/>
    <w:rsid w:val="00972251"/>
    <w:rsid w:val="00974C56"/>
    <w:rsid w:val="00975F40"/>
    <w:rsid w:val="00976980"/>
    <w:rsid w:val="00981781"/>
    <w:rsid w:val="0098258A"/>
    <w:rsid w:val="00982D40"/>
    <w:rsid w:val="00982EC7"/>
    <w:rsid w:val="00983692"/>
    <w:rsid w:val="009853DD"/>
    <w:rsid w:val="00985A33"/>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9C5"/>
    <w:rsid w:val="009C27BF"/>
    <w:rsid w:val="009C3AD3"/>
    <w:rsid w:val="009C526E"/>
    <w:rsid w:val="009C5C91"/>
    <w:rsid w:val="009C5D72"/>
    <w:rsid w:val="009C76A4"/>
    <w:rsid w:val="009C7835"/>
    <w:rsid w:val="009C792E"/>
    <w:rsid w:val="009D056B"/>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56DE"/>
    <w:rsid w:val="00AD5FCE"/>
    <w:rsid w:val="00AE31C1"/>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61D"/>
    <w:rsid w:val="00BA185B"/>
    <w:rsid w:val="00BA2805"/>
    <w:rsid w:val="00BA41D5"/>
    <w:rsid w:val="00BB06BD"/>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5319"/>
    <w:rsid w:val="00C11586"/>
    <w:rsid w:val="00C11587"/>
    <w:rsid w:val="00C126BE"/>
    <w:rsid w:val="00C13172"/>
    <w:rsid w:val="00C143BD"/>
    <w:rsid w:val="00C1601D"/>
    <w:rsid w:val="00C163C9"/>
    <w:rsid w:val="00C2021D"/>
    <w:rsid w:val="00C203F6"/>
    <w:rsid w:val="00C2067B"/>
    <w:rsid w:val="00C20FB7"/>
    <w:rsid w:val="00C218B8"/>
    <w:rsid w:val="00C2672F"/>
    <w:rsid w:val="00C27251"/>
    <w:rsid w:val="00C27510"/>
    <w:rsid w:val="00C279A5"/>
    <w:rsid w:val="00C31B01"/>
    <w:rsid w:val="00C334AB"/>
    <w:rsid w:val="00C335DD"/>
    <w:rsid w:val="00C34662"/>
    <w:rsid w:val="00C35D0C"/>
    <w:rsid w:val="00C364A5"/>
    <w:rsid w:val="00C4569C"/>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13D2"/>
    <w:rsid w:val="00C715B7"/>
    <w:rsid w:val="00C71D1F"/>
    <w:rsid w:val="00C73A51"/>
    <w:rsid w:val="00C73EDB"/>
    <w:rsid w:val="00C7450B"/>
    <w:rsid w:val="00C74D06"/>
    <w:rsid w:val="00C76589"/>
    <w:rsid w:val="00C768AA"/>
    <w:rsid w:val="00C76AC1"/>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67E"/>
    <w:rsid w:val="00D16BE4"/>
    <w:rsid w:val="00D20BED"/>
    <w:rsid w:val="00D20F5E"/>
    <w:rsid w:val="00D20F7B"/>
    <w:rsid w:val="00D21036"/>
    <w:rsid w:val="00D224E4"/>
    <w:rsid w:val="00D239B8"/>
    <w:rsid w:val="00D2440E"/>
    <w:rsid w:val="00D24DE9"/>
    <w:rsid w:val="00D2522F"/>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2381"/>
    <w:rsid w:val="00DB4BCE"/>
    <w:rsid w:val="00DB4C6E"/>
    <w:rsid w:val="00DB725C"/>
    <w:rsid w:val="00DB79E8"/>
    <w:rsid w:val="00DC121A"/>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211E"/>
    <w:rsid w:val="00E124C6"/>
    <w:rsid w:val="00E1275F"/>
    <w:rsid w:val="00E14C70"/>
    <w:rsid w:val="00E1617C"/>
    <w:rsid w:val="00E167E3"/>
    <w:rsid w:val="00E16803"/>
    <w:rsid w:val="00E177D1"/>
    <w:rsid w:val="00E21348"/>
    <w:rsid w:val="00E21872"/>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60A3E"/>
    <w:rsid w:val="00E64317"/>
    <w:rsid w:val="00E64CD2"/>
    <w:rsid w:val="00E65D5A"/>
    <w:rsid w:val="00E65E10"/>
    <w:rsid w:val="00E664B2"/>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B79"/>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1472"/>
    <w:rsid w:val="00ED3503"/>
    <w:rsid w:val="00ED409E"/>
    <w:rsid w:val="00ED466D"/>
    <w:rsid w:val="00ED5D6E"/>
    <w:rsid w:val="00EE15A3"/>
    <w:rsid w:val="00EE1C71"/>
    <w:rsid w:val="00EE1CB8"/>
    <w:rsid w:val="00EE4813"/>
    <w:rsid w:val="00EE50F2"/>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BB8"/>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B7B95"/>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63F8A"/>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8.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50663-463D-401A-A592-B3678A8A2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4</TotalTime>
  <Pages>1</Pages>
  <Words>17707</Words>
  <Characters>100934</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743</cp:revision>
  <dcterms:created xsi:type="dcterms:W3CDTF">2019-01-29T19:43:00Z</dcterms:created>
  <dcterms:modified xsi:type="dcterms:W3CDTF">2019-06-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